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97F26" w14:textId="7A650A6A" w:rsidR="00B46CEE" w:rsidRPr="009A504B" w:rsidRDefault="00517DFA" w:rsidP="00517DFA">
      <w:pPr>
        <w:ind w:left="0"/>
        <w:rPr>
          <w:b/>
          <w:bCs/>
          <w:sz w:val="28"/>
          <w:szCs w:val="28"/>
          <w:lang w:val="en-GB"/>
        </w:rPr>
      </w:pPr>
      <w:r w:rsidRPr="009A504B">
        <w:rPr>
          <w:b/>
          <w:bCs/>
          <w:sz w:val="28"/>
          <w:szCs w:val="28"/>
          <w:lang w:val="en-GB"/>
        </w:rPr>
        <w:t>Principal component analysis to estimate severity level of Long COVID</w:t>
      </w:r>
    </w:p>
    <w:p w14:paraId="114D6CD0" w14:textId="7520CC04" w:rsidR="00517DFA" w:rsidRDefault="00517DFA" w:rsidP="00517DFA">
      <w:pPr>
        <w:ind w:left="0"/>
        <w:rPr>
          <w:sz w:val="24"/>
          <w:szCs w:val="24"/>
          <w:lang w:val="pt-BR"/>
        </w:rPr>
      </w:pPr>
      <w:r w:rsidRPr="00517DFA">
        <w:rPr>
          <w:sz w:val="24"/>
          <w:szCs w:val="24"/>
          <w:lang w:val="pt-BR"/>
        </w:rPr>
        <w:t xml:space="preserve">Ângela Jornada Ben, Elizabeth </w:t>
      </w:r>
      <w:proofErr w:type="spellStart"/>
      <w:r>
        <w:rPr>
          <w:sz w:val="24"/>
          <w:szCs w:val="24"/>
          <w:lang w:val="pt-BR"/>
        </w:rPr>
        <w:t>Berghuis-</w:t>
      </w:r>
      <w:r w:rsidRPr="00517DFA">
        <w:rPr>
          <w:sz w:val="24"/>
          <w:szCs w:val="24"/>
          <w:lang w:val="pt-BR"/>
        </w:rPr>
        <w:t>M</w:t>
      </w:r>
      <w:r>
        <w:rPr>
          <w:sz w:val="24"/>
          <w:szCs w:val="24"/>
          <w:lang w:val="pt-BR"/>
        </w:rPr>
        <w:t>utubuki</w:t>
      </w:r>
      <w:proofErr w:type="spellEnd"/>
      <w:r>
        <w:rPr>
          <w:sz w:val="24"/>
          <w:szCs w:val="24"/>
          <w:lang w:val="pt-BR"/>
        </w:rPr>
        <w:t xml:space="preserve">, Johanna Maria van </w:t>
      </w:r>
      <w:proofErr w:type="spellStart"/>
      <w:r>
        <w:rPr>
          <w:sz w:val="24"/>
          <w:szCs w:val="24"/>
          <w:lang w:val="pt-BR"/>
        </w:rPr>
        <w:t>Dongen</w:t>
      </w:r>
      <w:proofErr w:type="spellEnd"/>
    </w:p>
    <w:p w14:paraId="063FA2C7" w14:textId="088411CF" w:rsidR="00517DFA" w:rsidRPr="002509C6" w:rsidRDefault="00517DFA" w:rsidP="00517DFA">
      <w:pPr>
        <w:ind w:left="0"/>
        <w:rPr>
          <w:b/>
          <w:bCs/>
          <w:sz w:val="24"/>
          <w:szCs w:val="24"/>
          <w:lang w:val="en-US"/>
        </w:rPr>
      </w:pPr>
      <w:r w:rsidRPr="00517DFA">
        <w:rPr>
          <w:b/>
          <w:bCs/>
          <w:sz w:val="24"/>
          <w:szCs w:val="24"/>
          <w:lang w:val="en-GB"/>
        </w:rPr>
        <w:t>Introduction</w:t>
      </w:r>
    </w:p>
    <w:p w14:paraId="417D3701" w14:textId="0B114F41" w:rsidR="002509C6" w:rsidRDefault="002509C6" w:rsidP="002509C6">
      <w:pPr>
        <w:spacing w:before="240" w:after="240"/>
        <w:ind w:left="0"/>
      </w:pPr>
      <w:r>
        <w:t>Worldwide, the COVID-19 pandemic has overstretched healthcare systems’ capacity to provide care</w:t>
      </w:r>
      <w:r w:rsidR="00255478">
        <w:rPr>
          <w:lang w:val="en-GB"/>
        </w:rPr>
        <w:t xml:space="preserve"> </w:t>
      </w:r>
      <w:r>
        <w:fldChar w:fldCharType="begin"/>
      </w:r>
      <w:r w:rsidR="003A1602">
        <w:instrText xml:space="preserve"> ADDIN ZOTERO_ITEM CSL_CITATION {"citationID":"8hp2TJ8P","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fldChar w:fldCharType="separate"/>
      </w:r>
      <w:r w:rsidR="003A1602" w:rsidRPr="003A1602">
        <w:rPr>
          <w:rFonts w:ascii="Calibri" w:hAnsi="Calibri" w:cs="Calibri"/>
          <w:szCs w:val="24"/>
          <w:vertAlign w:val="superscript"/>
        </w:rPr>
        <w:t>1</w:t>
      </w:r>
      <w:r>
        <w:fldChar w:fldCharType="end"/>
      </w:r>
      <w:r>
        <w:t xml:space="preserve">. At the start of the pandemic, people who needed </w:t>
      </w:r>
      <w:r>
        <w:rPr>
          <w:lang w:val="en-GB"/>
        </w:rPr>
        <w:t>hospitalization</w:t>
      </w:r>
      <w:r>
        <w:t xml:space="preserve"> and intensive care were those who had priority of care</w:t>
      </w:r>
      <w:r w:rsidR="00255478">
        <w:rPr>
          <w:lang w:val="en-GB"/>
        </w:rPr>
        <w:t xml:space="preserve"> </w:t>
      </w:r>
      <w:r>
        <w:fldChar w:fldCharType="begin"/>
      </w:r>
      <w:r w:rsidR="003A1602">
        <w:instrText xml:space="preserve"> ADDIN ZOTERO_ITEM CSL_CITATION {"citationID":"E8iAQ10x","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fldChar w:fldCharType="separate"/>
      </w:r>
      <w:r w:rsidR="003A1602" w:rsidRPr="003A1602">
        <w:rPr>
          <w:rFonts w:ascii="Calibri" w:hAnsi="Calibri" w:cs="Calibri"/>
          <w:szCs w:val="24"/>
          <w:vertAlign w:val="superscript"/>
        </w:rPr>
        <w:t>1</w:t>
      </w:r>
      <w:r>
        <w:fldChar w:fldCharType="end"/>
      </w:r>
      <w:r w:rsidR="00255478">
        <w:rPr>
          <w:lang w:val="en-GB"/>
        </w:rPr>
        <w:t xml:space="preserve">. </w:t>
      </w:r>
      <w:r>
        <w:t xml:space="preserve">Over the course of the second year, </w:t>
      </w:r>
      <w:r w:rsidR="00255478">
        <w:rPr>
          <w:lang w:val="en-GB"/>
        </w:rPr>
        <w:t xml:space="preserve">as </w:t>
      </w:r>
      <w:r>
        <w:t>vaccination rates increased greatly, which in turn reduced the prevalence of serious illness and deaths, the demand for care started to come from those with post-infection complications, also referred to as Long COVID</w:t>
      </w:r>
      <w:r w:rsidR="00255478">
        <w:fldChar w:fldCharType="begin"/>
      </w:r>
      <w:r w:rsidR="003A1602">
        <w:instrText xml:space="preserve"> ADDIN ZOTERO_ITEM CSL_CITATION {"citationID":"BigpSrCR","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255478">
        <w:fldChar w:fldCharType="separate"/>
      </w:r>
      <w:r w:rsidR="003A1602" w:rsidRPr="003A1602">
        <w:rPr>
          <w:rFonts w:ascii="Calibri" w:hAnsi="Calibri" w:cs="Calibri"/>
          <w:szCs w:val="24"/>
          <w:vertAlign w:val="superscript"/>
        </w:rPr>
        <w:t>2</w:t>
      </w:r>
      <w:r w:rsidR="00255478">
        <w:fldChar w:fldCharType="end"/>
      </w:r>
      <w:r>
        <w:t>. Properly identifying such individuals is relevant as it could help to plan prevention and rehabilitation services</w:t>
      </w:r>
      <w:r w:rsidR="00255478">
        <w:rPr>
          <w:lang w:val="en-GB"/>
        </w:rPr>
        <w:t xml:space="preserve"> </w:t>
      </w:r>
      <w:r w:rsidR="00255478">
        <w:fldChar w:fldCharType="begin"/>
      </w:r>
      <w:r w:rsidR="003A1602">
        <w:instrText xml:space="preserve"> ADDIN ZOTERO_ITEM CSL_CITATION {"citationID":"3GlobYPc","properties":{"formattedCitation":"\\super 3\\nosupersub{}","plainCitation":"3","noteIndex":0},"citationItems":[{"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255478">
        <w:fldChar w:fldCharType="separate"/>
      </w:r>
      <w:r w:rsidR="003A1602" w:rsidRPr="003A1602">
        <w:rPr>
          <w:rFonts w:ascii="Calibri" w:hAnsi="Calibri" w:cs="Calibri"/>
          <w:szCs w:val="24"/>
          <w:vertAlign w:val="superscript"/>
        </w:rPr>
        <w:t>3</w:t>
      </w:r>
      <w:r w:rsidR="00255478">
        <w:fldChar w:fldCharType="end"/>
      </w:r>
      <w:r>
        <w:t>.</w:t>
      </w:r>
    </w:p>
    <w:p w14:paraId="7BB3FF9F" w14:textId="02A1D0A4" w:rsidR="002509C6" w:rsidRDefault="002509C6" w:rsidP="002509C6">
      <w:pPr>
        <w:spacing w:before="240" w:after="240"/>
        <w:ind w:left="0"/>
      </w:pPr>
      <w:r>
        <w:t>Evidence is still limited but suggests that approximately 1 in 10 adults experience ongoing symptoms 3 months after being infected, including those who are asymptomatic at the time of diagnosis</w:t>
      </w:r>
      <w:r w:rsidR="00537DB4">
        <w:fldChar w:fldCharType="begin"/>
      </w:r>
      <w:r w:rsidR="003A1602">
        <w:instrText xml:space="preserve"> ADDIN ZOTERO_ITEM CSL_CITATION {"citationID":"ZL6IoxOj","properties":{"formattedCitation":"\\super 3\\uc0\\u8211{}6\\nosupersub{}","plainCitation":"3–6","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537DB4">
        <w:fldChar w:fldCharType="separate"/>
      </w:r>
      <w:r w:rsidR="003A1602" w:rsidRPr="003A1602">
        <w:rPr>
          <w:rFonts w:ascii="Calibri" w:hAnsi="Calibri" w:cs="Calibri"/>
          <w:szCs w:val="24"/>
          <w:vertAlign w:val="superscript"/>
        </w:rPr>
        <w:t>3–6</w:t>
      </w:r>
      <w:r w:rsidR="00537DB4">
        <w:fldChar w:fldCharType="end"/>
      </w:r>
      <w:r>
        <w:rPr>
          <w:vertAlign w:val="superscript"/>
        </w:rPr>
        <w:t>3–6</w:t>
      </w:r>
      <w:r>
        <w:t>.  The fact that symptoms are heterogeneous and may be different in different populations makes it difficult to accurately identify individuals who are suffering from Long COVID, and thus to assess its burden</w:t>
      </w:r>
      <w:r>
        <w:rPr>
          <w:vertAlign w:val="superscript"/>
        </w:rPr>
        <w:t>7</w:t>
      </w:r>
      <w:r>
        <w:t>.</w:t>
      </w:r>
    </w:p>
    <w:p w14:paraId="1C028A7C" w14:textId="04686897" w:rsidR="00E23C8A" w:rsidRDefault="002509C6" w:rsidP="002509C6">
      <w:pPr>
        <w:ind w:left="0"/>
      </w:pPr>
      <w:r>
        <w:t xml:space="preserve">Recently, a conceptual framework has been proposed by scientists to help define Long COVID at the clinical and pathological </w:t>
      </w:r>
      <w:r w:rsidR="0037614F">
        <w:rPr>
          <w:lang w:val="en-GB"/>
        </w:rPr>
        <w:t>levels</w:t>
      </w:r>
      <w:r>
        <w:t xml:space="preserve"> </w:t>
      </w:r>
      <w:r w:rsidR="00357855">
        <w:fldChar w:fldCharType="begin"/>
      </w:r>
      <w:r w:rsidR="003A1602">
        <w:instrText xml:space="preserve"> ADDIN ZOTERO_ITEM CSL_CITATION {"citationID":"hv7k7rxz","properties":{"formattedCitation":"\\super 7\\nosupersub{}","plainCitation":"7","noteIndex":0},"citationItems":[{"id":7464,"uris":["http://zotero.org/users/3111854/items/6XHI84U4"],"itemData":{"id":7464,"type":"article-journal","container-title":"The Lancet Infectious Diseases","DOI":"10.1016/S1473-3099(21)00136-5","ISSN":"1473-3099, 1474-4457","issue":"6","journalAbbreviation":"The Lancet Infectious Diseases","language":"English","note":"publisher: Elsevier\nPMID: 33894903","page":"756-757","source":"www.thelancet.com","title":"A conceptual framework to accelerate the clinical impact of evolving research into long COVID","volume":"21","author":[{"family":"Kondratiuk","given":"Alexandra L."},{"family":"Pillay","given":"Timesh D."},{"family":"Kon","given":"Onn Min"},{"family":"Lalvani","given":"Ajit"}],"issued":{"date-parts":[["2021",6,1]]}}}],"schema":"https://github.com/citation-style-language/schema/raw/master/csl-citation.json"} </w:instrText>
      </w:r>
      <w:r w:rsidR="00357855">
        <w:fldChar w:fldCharType="separate"/>
      </w:r>
      <w:r w:rsidR="003A1602" w:rsidRPr="003A1602">
        <w:rPr>
          <w:rFonts w:ascii="Calibri" w:hAnsi="Calibri" w:cs="Calibri"/>
          <w:szCs w:val="24"/>
          <w:vertAlign w:val="superscript"/>
        </w:rPr>
        <w:t>7</w:t>
      </w:r>
      <w:r w:rsidR="00357855">
        <w:fldChar w:fldCharType="end"/>
      </w:r>
      <w:r>
        <w:t>. Nonetheless, consensus does not exist regarding standardized questionnaires that should be used to measure symptoms associated with Long COVID consistently across studies</w:t>
      </w:r>
      <w:r w:rsidR="00E23C8A">
        <w:rPr>
          <w:lang w:val="en-GB"/>
        </w:rPr>
        <w:t xml:space="preserve"> </w:t>
      </w:r>
      <w:r w:rsidR="00357855">
        <w:fldChar w:fldCharType="begin"/>
      </w:r>
      <w:r w:rsidR="003A1602">
        <w:instrText xml:space="preserve"> ADDIN ZOTERO_ITEM CSL_CITATION {"citationID":"I4WEEumS","properties":{"formattedCitation":"\\super 8\\nosupersub{}","plainCitation":"8","noteIndex":0},"citationItems":[{"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357855">
        <w:fldChar w:fldCharType="separate"/>
      </w:r>
      <w:r w:rsidR="003A1602" w:rsidRPr="003A1602">
        <w:rPr>
          <w:rFonts w:ascii="Calibri" w:hAnsi="Calibri" w:cs="Calibri"/>
          <w:szCs w:val="24"/>
          <w:vertAlign w:val="superscript"/>
        </w:rPr>
        <w:t>8</w:t>
      </w:r>
      <w:r w:rsidR="00357855">
        <w:fldChar w:fldCharType="end"/>
      </w:r>
      <w:r>
        <w:t xml:space="preserve">. In addition, there is no recommendation on how to properly </w:t>
      </w:r>
      <w:r w:rsidR="00BA2823">
        <w:rPr>
          <w:lang w:val="en-GB"/>
        </w:rPr>
        <w:t>score</w:t>
      </w:r>
      <w:r>
        <w:t xml:space="preserve"> the importance of symptoms to define Long COVID</w:t>
      </w:r>
      <w:r w:rsidR="00E23C8A">
        <w:rPr>
          <w:lang w:val="en-GB"/>
        </w:rPr>
        <w:t xml:space="preserve"> and its respective severity levels</w:t>
      </w:r>
      <w:r>
        <w:t xml:space="preserve">. </w:t>
      </w:r>
    </w:p>
    <w:p w14:paraId="4B15F40D" w14:textId="3BE80E54" w:rsidR="00E23C8A" w:rsidRPr="00E23C8A" w:rsidRDefault="00E23C8A" w:rsidP="002509C6">
      <w:pPr>
        <w:ind w:left="0"/>
        <w:rPr>
          <w:lang w:val="en-GB"/>
        </w:rPr>
      </w:pPr>
      <w:r>
        <w:rPr>
          <w:lang w:val="en-GB"/>
        </w:rPr>
        <w:t>Principal component analysis (PCA)</w:t>
      </w:r>
      <w:r w:rsidR="003A1602" w:rsidRPr="003A1602">
        <w:rPr>
          <w:lang w:val="en-GB"/>
        </w:rPr>
        <w:t xml:space="preserve"> </w:t>
      </w:r>
      <w:r w:rsidR="003A1602">
        <w:rPr>
          <w:lang w:val="en-GB"/>
        </w:rPr>
        <w:fldChar w:fldCharType="begin"/>
      </w:r>
      <w:r w:rsidR="003A1602">
        <w:rPr>
          <w:lang w:val="en-GB"/>
        </w:rPr>
        <w:instrText xml:space="preserve"> ADDIN ZOTERO_ITEM CSL_CITATION {"citationID":"DfJWz76v","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3A1602">
        <w:rPr>
          <w:lang w:val="en-GB"/>
        </w:rPr>
        <w:fldChar w:fldCharType="separate"/>
      </w:r>
      <w:r w:rsidR="003A1602" w:rsidRPr="003A1602">
        <w:rPr>
          <w:rFonts w:ascii="Calibri" w:hAnsi="Calibri" w:cs="Calibri"/>
          <w:szCs w:val="24"/>
          <w:vertAlign w:val="superscript"/>
        </w:rPr>
        <w:t>9</w:t>
      </w:r>
      <w:r w:rsidR="003A1602">
        <w:rPr>
          <w:lang w:val="en-GB"/>
        </w:rPr>
        <w:fldChar w:fldCharType="end"/>
      </w:r>
      <w:r>
        <w:rPr>
          <w:lang w:val="en-GB"/>
        </w:rPr>
        <w:t xml:space="preserve">, </w:t>
      </w:r>
      <w:r w:rsidR="00BA2823">
        <w:rPr>
          <w:lang w:val="en-GB"/>
        </w:rPr>
        <w:t xml:space="preserve">is </w:t>
      </w:r>
      <w:r w:rsidR="0037614F">
        <w:rPr>
          <w:lang w:val="en-GB"/>
        </w:rPr>
        <w:t>an</w:t>
      </w:r>
      <w:r>
        <w:rPr>
          <w:lang w:val="en-GB"/>
        </w:rPr>
        <w:t xml:space="preserve"> unsupervised machine learning technique </w:t>
      </w:r>
      <w:r>
        <w:rPr>
          <w:lang w:val="en-GB"/>
        </w:rPr>
        <w:fldChar w:fldCharType="begin"/>
      </w:r>
      <w:r w:rsidR="003A1602">
        <w:rPr>
          <w:lang w:val="en-GB"/>
        </w:rPr>
        <w:instrText xml:space="preserve"> ADDIN ZOTERO_ITEM CSL_CITATION {"citationID":"KjcAjFqq","properties":{"formattedCitation":"\\super 10\\nosupersub{}","plainCitation":"10","noteIndex":0},"citationItems":[{"id":7824,"uris":["http://zotero.org/users/3111854/items/NUF577F7"],"itemData":{"id":782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Pr>
          <w:lang w:val="en-GB"/>
        </w:rPr>
        <w:fldChar w:fldCharType="separate"/>
      </w:r>
      <w:r w:rsidR="003A1602" w:rsidRPr="003A1602">
        <w:rPr>
          <w:rFonts w:ascii="Calibri" w:hAnsi="Calibri" w:cs="Calibri"/>
          <w:szCs w:val="24"/>
          <w:vertAlign w:val="superscript"/>
        </w:rPr>
        <w:t>10</w:t>
      </w:r>
      <w:r>
        <w:rPr>
          <w:lang w:val="en-GB"/>
        </w:rPr>
        <w:fldChar w:fldCharType="end"/>
      </w:r>
      <w:r w:rsidR="00BA2823">
        <w:rPr>
          <w:lang w:val="en-GB"/>
        </w:rPr>
        <w:t xml:space="preserve"> that</w:t>
      </w:r>
      <w:r>
        <w:rPr>
          <w:lang w:val="en-GB"/>
        </w:rPr>
        <w:t xml:space="preserve"> </w:t>
      </w:r>
      <w:r w:rsidR="0037614F">
        <w:rPr>
          <w:lang w:val="en-GB"/>
        </w:rPr>
        <w:t>has been used</w:t>
      </w:r>
      <w:r>
        <w:rPr>
          <w:lang w:val="en-GB"/>
        </w:rPr>
        <w:t xml:space="preserve"> to estimate</w:t>
      </w:r>
      <w:r w:rsidR="0037614F">
        <w:rPr>
          <w:lang w:val="en-GB"/>
        </w:rPr>
        <w:t xml:space="preserve"> disease</w:t>
      </w:r>
      <w:r>
        <w:rPr>
          <w:lang w:val="en-GB"/>
        </w:rPr>
        <w:t xml:space="preserve"> severity </w:t>
      </w:r>
      <w:r w:rsidR="0037614F">
        <w:rPr>
          <w:lang w:val="en-GB"/>
        </w:rPr>
        <w:t>levels</w:t>
      </w:r>
      <w:r>
        <w:rPr>
          <w:lang w:val="en-GB"/>
        </w:rPr>
        <w:t xml:space="preserve"> from data that do not contain such information.</w:t>
      </w:r>
      <w:r w:rsidR="001E3322">
        <w:rPr>
          <w:lang w:val="en-GB"/>
        </w:rPr>
        <w:t xml:space="preserve"> PCA is typically used to reduce the number of data dimensions by extracting the smallest set of components that may explain most of the variance in the data</w:t>
      </w:r>
      <w:r w:rsidR="001E3322">
        <w:rPr>
          <w:lang w:val="en-GB"/>
        </w:rPr>
        <w:fldChar w:fldCharType="begin"/>
      </w:r>
      <w:r w:rsidR="003A1602">
        <w:rPr>
          <w:lang w:val="en-GB"/>
        </w:rPr>
        <w:instrText xml:space="preserve"> ADDIN ZOTERO_ITEM CSL_CITATION {"citationID":"UypzFk6Z","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1E3322">
        <w:rPr>
          <w:lang w:val="en-GB"/>
        </w:rPr>
        <w:fldChar w:fldCharType="separate"/>
      </w:r>
      <w:r w:rsidR="003A1602" w:rsidRPr="003A1602">
        <w:rPr>
          <w:rFonts w:ascii="Calibri" w:hAnsi="Calibri" w:cs="Calibri"/>
          <w:szCs w:val="24"/>
          <w:vertAlign w:val="superscript"/>
        </w:rPr>
        <w:t>9</w:t>
      </w:r>
      <w:r w:rsidR="001E3322">
        <w:rPr>
          <w:lang w:val="en-GB"/>
        </w:rPr>
        <w:fldChar w:fldCharType="end"/>
      </w:r>
      <w:r w:rsidR="001E3322">
        <w:rPr>
          <w:lang w:val="en-GB"/>
        </w:rPr>
        <w:t>. Using PCA, scores can be developed to predict disease severity level based on information available. This method was used to developed severity scores for other chronic diseases such as Multiple Sclerosis and Chronic Obstructive Pulmonary Disease</w:t>
      </w:r>
      <w:r w:rsidR="008508A7">
        <w:rPr>
          <w:lang w:val="en-GB"/>
        </w:rPr>
        <w:fldChar w:fldCharType="begin"/>
      </w:r>
      <w:r w:rsidR="003A1602">
        <w:rPr>
          <w:lang w:val="en-GB"/>
        </w:rPr>
        <w:instrText xml:space="preserve"> ADDIN ZOTERO_ITEM CSL_CITATION {"citationID":"KiBoNuV5","properties":{"formattedCitation":"\\super 11,12\\nosupersub{}","plainCitation":"11,12","noteIndex":0},"citationItems":[{"id":7829,"uris":["http://zotero.org/users/3111854/items/LSD547M6"],"itemData":{"id":7829,"type":"article-journal","abstract":"Claims databases are preferred for research on multiple sclerosis (MS) as this condition is characterized by low prevalence and long disease course. However, Japanese claims databases contain no information on disease severity or disability status of MS. Here, we aimed to explore the possibility of utilizing a principal component analysis (PCA) to estimate MS severity using a Japanese claims database.","container-title":"Neurology and Therapy","DOI":"10.1007/s40120-022-00324-0","ISSN":"2193-6536","issue":"1","journalAbbreviation":"Neurol Ther","language":"en","page":"385-396","source":"Springer Link","title":"A Principal Component Analysis Approach to Estimate the Disability Status for Patients with Multiple Sclerosis Using Japanese Claims Data","volume":"11","author":[{"family":"Kawachi","given":"Izumi"},{"family":"Otaka","given":"Hiromichi"},{"family":"Iwasaki","given":"Kosuke"},{"family":"Takeshima","given":"Tomomi"},{"family":"Ueda","given":"Kengo"}],"issued":{"date-parts":[["2022",3,1]]}}},{"id":7831,"uris":["http://zotero.org/users/3111854/items/PKNZCFCU"],"itemData":{"id":7831,"type":"article-journal","abstract":"Objective: Treatment of chronic obstructive pulmonary disease (COPD) is based on symptom control. This suggests that COPD severity can be determined by analyzing treatment intensity. The objective of this analysis was to develop and validate a severity score for adult COPD based on treatments.Research design: Using principal components analysis, a COPD severity score was developed using data based on treatments extracted from an employer claims database (development group). Variables included were identified from literature review and clinical expert opinion. External validity was tested in a separate group of adult chronic bronchitis patients in whom principal components analysis was re-conducted and factor loadings were compared to the development group. Construct validity was tested by comparing the incidence of acute exacerbations of chronic bronchitis (AECB) in patients with high and lower severity scores. To illustrate the use of the COPD severity score, effectiveness of alternative AECB antibiotic treatments was compared in a separate patient sample categorized by severe versus mild/moderate COPD.Results: In the development group (n = 2068),principal components analysis produced a single main factor for severity scoring. Of the 12 variables contributing to this factor, the 6 with the highest factor loadings were treatment related. The factor performed similarly in the external validity group (n = 9127) as it did in the development group. In construct validity testing, severe COPD patients were 4 times more likely to have AECB episodes than mild/moderate patients. Patients with severe COPD and an AECB were more likely to fail treatment with antibiotics than those with mild/moderate COPD. Based on the COPD severity score developed, we found that treatment of patients with severe COPD and an AECB with fluoroquinolones was more likely to result in treatment failure than treatment with macrolides (OR = 2.01; p = 0.03).Conclusions: The analysis was successful in developing and validating a method to score COPD severity based on treatments. This method may prove useful in providing insights about the benefits of COPD treatments.","container-title":"Current Medical Research and Opinion","DOI":"10.1185/030079906X115621","ISSN":"0300-7995","issue":"9","note":"publisher: Taylor &amp; Francis\n_eprint: https://doi.org/10.1185/030079906X115621\nPMID: 16968571","page":"1679-1687","source":"Taylor and Francis+NEJM","title":"Development of a COPD severity score","volume":"22","author":[{"family":"Wu","given":"E. Q."},{"family":"Birnbaum","given":"H. G."},{"family":"Cifaldi","given":"M."},{"family":"Kang","given":"Y."},{"family":"Mallet","given":"D."},{"family":"Colice","given":"G."}],"issued":{"date-parts":[["2006",9,1]]}}}],"schema":"https://github.com/citation-style-language/schema/raw/master/csl-citation.json"} </w:instrText>
      </w:r>
      <w:r w:rsidR="008508A7">
        <w:rPr>
          <w:lang w:val="en-GB"/>
        </w:rPr>
        <w:fldChar w:fldCharType="separate"/>
      </w:r>
      <w:r w:rsidR="003A1602" w:rsidRPr="003A1602">
        <w:rPr>
          <w:rFonts w:ascii="Calibri" w:hAnsi="Calibri" w:cs="Calibri"/>
          <w:szCs w:val="24"/>
          <w:vertAlign w:val="superscript"/>
        </w:rPr>
        <w:t>11,12</w:t>
      </w:r>
      <w:r w:rsidR="008508A7">
        <w:rPr>
          <w:lang w:val="en-GB"/>
        </w:rPr>
        <w:fldChar w:fldCharType="end"/>
      </w:r>
      <w:r w:rsidR="001E3322">
        <w:rPr>
          <w:lang w:val="en-GB"/>
        </w:rPr>
        <w:t xml:space="preserve">. </w:t>
      </w:r>
      <w:r w:rsidR="002A1B9C">
        <w:rPr>
          <w:lang w:val="en-GB"/>
        </w:rPr>
        <w:t xml:space="preserve">Therefore, </w:t>
      </w:r>
      <w:r w:rsidR="00464780">
        <w:rPr>
          <w:lang w:val="en-GB"/>
        </w:rPr>
        <w:t xml:space="preserve">in this study </w:t>
      </w:r>
      <w:r w:rsidR="002A1B9C">
        <w:rPr>
          <w:lang w:val="en-GB"/>
        </w:rPr>
        <w:t>we investigate whether a Long COVID severity level score can be estimated by using a PCA</w:t>
      </w:r>
      <w:r w:rsidR="00464780">
        <w:rPr>
          <w:lang w:val="en-GB"/>
        </w:rPr>
        <w:t xml:space="preserve"> as this information can be used as input to models estimating the burden of Long COVID. </w:t>
      </w:r>
    </w:p>
    <w:p w14:paraId="2717204A" w14:textId="77777777" w:rsidR="002A1B9C" w:rsidRDefault="002A1B9C">
      <w:pPr>
        <w:ind w:left="748"/>
        <w:rPr>
          <w:b/>
          <w:bCs/>
          <w:lang w:val="en-GB"/>
        </w:rPr>
      </w:pPr>
      <w:r>
        <w:rPr>
          <w:b/>
          <w:bCs/>
          <w:lang w:val="en-GB"/>
        </w:rPr>
        <w:br w:type="page"/>
      </w:r>
    </w:p>
    <w:p w14:paraId="1B671F74" w14:textId="2057DE58" w:rsidR="002509C6" w:rsidRDefault="002509C6" w:rsidP="002509C6">
      <w:pPr>
        <w:ind w:left="0"/>
        <w:rPr>
          <w:b/>
          <w:bCs/>
          <w:sz w:val="24"/>
          <w:szCs w:val="24"/>
          <w:lang w:val="en-GB"/>
        </w:rPr>
      </w:pPr>
      <w:commentRangeStart w:id="0"/>
      <w:r w:rsidRPr="00776208">
        <w:rPr>
          <w:b/>
          <w:bCs/>
          <w:sz w:val="24"/>
          <w:szCs w:val="24"/>
          <w:lang w:val="en-GB"/>
        </w:rPr>
        <w:lastRenderedPageBreak/>
        <w:t>Methods</w:t>
      </w:r>
      <w:commentRangeEnd w:id="0"/>
      <w:r w:rsidR="009747C9">
        <w:rPr>
          <w:rStyle w:val="CommentReference"/>
        </w:rPr>
        <w:commentReference w:id="0"/>
      </w:r>
    </w:p>
    <w:p w14:paraId="65F998F4" w14:textId="6443E6B0" w:rsidR="00072FF2" w:rsidRPr="00072FF2" w:rsidRDefault="00072FF2" w:rsidP="002509C6">
      <w:pPr>
        <w:ind w:left="0"/>
        <w:rPr>
          <w:b/>
          <w:bCs/>
          <w:i/>
          <w:iCs/>
          <w:lang w:val="en-GB"/>
        </w:rPr>
      </w:pPr>
      <w:r w:rsidRPr="00072FF2">
        <w:rPr>
          <w:b/>
          <w:bCs/>
          <w:i/>
          <w:iCs/>
          <w:lang w:val="en-GB"/>
        </w:rPr>
        <w:t>Data source and settings</w:t>
      </w:r>
    </w:p>
    <w:p w14:paraId="1BF5D651" w14:textId="17C9E40B" w:rsidR="00072FF2" w:rsidRDefault="00072FF2" w:rsidP="002509C6">
      <w:pPr>
        <w:ind w:left="0"/>
        <w:rPr>
          <w:lang w:val="en-GB"/>
        </w:rPr>
      </w:pPr>
      <w:r>
        <w:rPr>
          <w:lang w:val="en-GB"/>
        </w:rPr>
        <w:t>The Dutch Long COVID</w:t>
      </w:r>
      <w:r w:rsidR="00E05489">
        <w:rPr>
          <w:lang w:val="en-GB"/>
        </w:rPr>
        <w:t xml:space="preserve"> adult</w:t>
      </w:r>
      <w:r>
        <w:rPr>
          <w:lang w:val="en-GB"/>
        </w:rPr>
        <w:t xml:space="preserve"> cohort will be used and included participants with a positive PCR test for COVID starting from….and followed util……</w:t>
      </w:r>
      <w:r w:rsidR="00FB54C7">
        <w:rPr>
          <w:lang w:val="en-GB"/>
        </w:rPr>
        <w:t xml:space="preserve"> Data include symptoms…</w:t>
      </w:r>
      <w:commentRangeStart w:id="1"/>
      <w:r w:rsidR="00FB54C7">
        <w:rPr>
          <w:lang w:val="en-GB"/>
        </w:rPr>
        <w:t>X</w:t>
      </w:r>
      <w:commentRangeEnd w:id="1"/>
      <w:r w:rsidR="00FB54C7">
        <w:rPr>
          <w:rStyle w:val="CommentReference"/>
        </w:rPr>
        <w:commentReference w:id="1"/>
      </w:r>
    </w:p>
    <w:p w14:paraId="0EAC1D1D" w14:textId="4467F0F1" w:rsidR="00072FF2" w:rsidRPr="00582730" w:rsidRDefault="00582730" w:rsidP="002509C6">
      <w:pPr>
        <w:ind w:left="0"/>
        <w:rPr>
          <w:b/>
          <w:bCs/>
          <w:i/>
          <w:iCs/>
          <w:lang w:val="en-GB"/>
        </w:rPr>
      </w:pPr>
      <w:r w:rsidRPr="00582730">
        <w:rPr>
          <w:b/>
          <w:bCs/>
          <w:i/>
          <w:iCs/>
          <w:lang w:val="en-GB"/>
        </w:rPr>
        <w:t>Long COVID definition</w:t>
      </w:r>
    </w:p>
    <w:p w14:paraId="6293243E" w14:textId="565A4CA8" w:rsidR="00582730" w:rsidRDefault="00582730" w:rsidP="002509C6">
      <w:pPr>
        <w:ind w:left="0"/>
        <w:rPr>
          <w:lang w:val="en-GB"/>
        </w:rPr>
      </w:pPr>
      <w:r>
        <w:rPr>
          <w:lang w:val="en-GB"/>
        </w:rPr>
        <w:t>In this cohort Long COVID was defined as…. By comparing cases with controls…</w:t>
      </w:r>
    </w:p>
    <w:p w14:paraId="1F81EEFC" w14:textId="2BDABC76" w:rsidR="00582730" w:rsidRPr="00E05489" w:rsidRDefault="00E05489" w:rsidP="002509C6">
      <w:pPr>
        <w:ind w:left="0"/>
        <w:rPr>
          <w:b/>
          <w:bCs/>
          <w:i/>
          <w:iCs/>
          <w:lang w:val="en-GB"/>
        </w:rPr>
      </w:pPr>
      <w:r w:rsidRPr="00E05489">
        <w:rPr>
          <w:b/>
          <w:bCs/>
          <w:i/>
          <w:iCs/>
          <w:lang w:val="en-GB"/>
        </w:rPr>
        <w:t>Development of the Score by Principal Component Analysis</w:t>
      </w:r>
    </w:p>
    <w:p w14:paraId="6275AF45" w14:textId="0DAB4193" w:rsidR="00770C82" w:rsidRDefault="00FB54C7" w:rsidP="002509C6">
      <w:pPr>
        <w:ind w:left="0"/>
        <w:rPr>
          <w:lang w:val="en-GB"/>
        </w:rPr>
      </w:pPr>
      <w:r>
        <w:rPr>
          <w:lang w:val="en-GB"/>
        </w:rPr>
        <w:t xml:space="preserve">Factors related to Long COVID were extracted from the database and used to perform a PCA using the bult-in R function </w:t>
      </w:r>
      <w:proofErr w:type="spellStart"/>
      <w:r w:rsidRPr="00FB54C7">
        <w:rPr>
          <w:i/>
          <w:iCs/>
          <w:lang w:val="en-GB"/>
        </w:rPr>
        <w:t>prcomp</w:t>
      </w:r>
      <w:proofErr w:type="spellEnd"/>
      <w:r>
        <w:rPr>
          <w:i/>
          <w:iCs/>
          <w:lang w:val="en-GB"/>
        </w:rPr>
        <w:fldChar w:fldCharType="begin"/>
      </w:r>
      <w:r w:rsidR="009C4253">
        <w:rPr>
          <w:i/>
          <w:iCs/>
          <w:lang w:val="en-GB"/>
        </w:rPr>
        <w:instrText xml:space="preserve"> ADDIN ZOTERO_ITEM CSL_CITATION {"citationID":"LwgVndAT","properties":{"formattedCitation":"\\super 13\\nosupersub{}","plainCitation":"13","noteIndex":0},"citationItems":[{"id":6468,"uris":["http://zotero.org/groups/2536207/items/2EXJ6VPJ"],"itemData":{"id":6468,"type":"webpage","abstract":"Statistical tools for data analysis and visualization","language":"en","title":"Principal Component Analysis in R: prcomp vs princomp - Articles - STHDA","title-short":"Principal Component Analysis in R","URL":"http://www.sthda.com/english/articles/31-principal-component-methods-in-r-practical-guide/118-principal-component-analysis-in-r-prcomp-vs-princomp/","accessed":{"date-parts":[["2020",9,28]]}}}],"schema":"https://github.com/citation-style-language/schema/raw/master/csl-citation.json"} </w:instrText>
      </w:r>
      <w:r>
        <w:rPr>
          <w:i/>
          <w:iCs/>
          <w:lang w:val="en-GB"/>
        </w:rPr>
        <w:fldChar w:fldCharType="separate"/>
      </w:r>
      <w:r w:rsidR="009C4253" w:rsidRPr="009C4253">
        <w:rPr>
          <w:rFonts w:ascii="Calibri" w:hAnsi="Calibri" w:cs="Calibri"/>
          <w:szCs w:val="24"/>
          <w:vertAlign w:val="superscript"/>
        </w:rPr>
        <w:t>13</w:t>
      </w:r>
      <w:r>
        <w:rPr>
          <w:i/>
          <w:iCs/>
          <w:lang w:val="en-GB"/>
        </w:rPr>
        <w:fldChar w:fldCharType="end"/>
      </w:r>
      <w:r w:rsidR="009C4253">
        <w:rPr>
          <w:lang w:val="en-GB"/>
        </w:rPr>
        <w:t xml:space="preserve">. We defined the Long COVID severity level as the first principal component (PCA1) score derived by PCA as PCA1 usually is the </w:t>
      </w:r>
      <w:r w:rsidR="007C45FE">
        <w:rPr>
          <w:lang w:val="en-GB"/>
        </w:rPr>
        <w:t>component</w:t>
      </w:r>
      <w:r w:rsidR="009C4253">
        <w:rPr>
          <w:lang w:val="en-GB"/>
        </w:rPr>
        <w:t xml:space="preserve"> that explains most of the variance in the data and, thus, can be associated with high disease severity.</w:t>
      </w:r>
      <w:r>
        <w:rPr>
          <w:lang w:val="en-GB"/>
        </w:rPr>
        <w:t xml:space="preserve"> </w:t>
      </w:r>
      <w:r w:rsidR="009C4253">
        <w:rPr>
          <w:lang w:val="en-GB"/>
        </w:rPr>
        <w:t>The PCA1 score was</w:t>
      </w:r>
      <w:r w:rsidR="00770C82">
        <w:rPr>
          <w:lang w:val="en-GB"/>
        </w:rPr>
        <w:t xml:space="preserve"> </w:t>
      </w:r>
      <w:r w:rsidR="008E2AC8">
        <w:rPr>
          <w:lang w:val="en-GB"/>
        </w:rPr>
        <w:t xml:space="preserve">subsequently </w:t>
      </w:r>
      <w:r w:rsidR="00770C82">
        <w:rPr>
          <w:lang w:val="en-GB"/>
        </w:rPr>
        <w:t>estimated based on the factors with high correlation within the PCA1 and using a Radom-effects model</w:t>
      </w:r>
      <w:r w:rsidR="008E2AC8">
        <w:rPr>
          <w:lang w:val="en-GB"/>
        </w:rPr>
        <w:t>, as expressed by the equation:</w:t>
      </w:r>
    </w:p>
    <w:p w14:paraId="4FDF2C47" w14:textId="6E7FE624" w:rsidR="00AF7C51" w:rsidRPr="00752ECB" w:rsidRDefault="00AF7C51" w:rsidP="002509C6">
      <w:pPr>
        <w:ind w:left="0"/>
        <w:rPr>
          <w:rFonts w:eastAsiaTheme="minorEastAsia"/>
          <w:lang w:val="en-GB"/>
        </w:rPr>
      </w:pPr>
      <m:oMathPara>
        <m:oMath>
          <m:r>
            <w:rPr>
              <w:rFonts w:ascii="Cambria Math" w:hAnsi="Cambria Math"/>
              <w:lang w:val="en-GB"/>
            </w:rPr>
            <m:t>Score</m:t>
          </m:r>
          <m:d>
            <m:dPr>
              <m:ctrlPr>
                <w:rPr>
                  <w:rFonts w:ascii="Cambria Math" w:hAnsi="Cambria Math"/>
                  <w:i/>
                  <w:lang w:val="en-GB"/>
                </w:rPr>
              </m:ctrlPr>
            </m:dPr>
            <m:e>
              <m:r>
                <w:rPr>
                  <w:rFonts w:ascii="Cambria Math" w:hAnsi="Cambria Math"/>
                  <w:lang w:val="en-GB"/>
                </w:rPr>
                <m:t>i,t</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1</m:t>
              </m:r>
            </m:sub>
          </m:sSub>
          <m:r>
            <w:rPr>
              <w:rFonts w:ascii="Cambria Math" w:hAnsi="Cambria Math"/>
              <w:lang w:val="en-GB"/>
            </w:rPr>
            <m:t xml:space="preserve"> ×t+ γ</m:t>
          </m:r>
          <m:d>
            <m:dPr>
              <m:ctrlPr>
                <w:rPr>
                  <w:rFonts w:ascii="Cambria Math" w:hAnsi="Cambria Math"/>
                  <w:i/>
                  <w:lang w:val="en-GB"/>
                </w:rPr>
              </m:ctrlPr>
            </m:dPr>
            <m:e>
              <m:r>
                <w:rPr>
                  <w:rFonts w:ascii="Cambria Math" w:hAnsi="Cambria Math"/>
                  <w:lang w:val="en-GB"/>
                </w:rPr>
                <m:t>i</m:t>
              </m:r>
            </m:e>
          </m:d>
          <m:r>
            <w:rPr>
              <w:rFonts w:ascii="Cambria Math" w:hAnsi="Cambria Math"/>
              <w:lang w:val="en-GB"/>
            </w:rPr>
            <m:t>+ ε (i,t)</m:t>
          </m:r>
        </m:oMath>
      </m:oMathPara>
    </w:p>
    <w:p w14:paraId="3BACD90E" w14:textId="1D875DC0" w:rsidR="00752ECB" w:rsidRPr="00453088" w:rsidRDefault="00752ECB" w:rsidP="002509C6">
      <w:pPr>
        <w:ind w:left="0"/>
        <w:rPr>
          <w:rFonts w:eastAsiaTheme="minorEastAsia"/>
          <w:lang w:val="en-GB"/>
        </w:rPr>
      </w:pPr>
      <m:oMathPara>
        <m:oMath>
          <m:r>
            <w:rPr>
              <w:rFonts w:ascii="Cambria Math" w:hAnsi="Cambria Math"/>
              <w:lang w:val="en-GB"/>
            </w:rPr>
            <m:t>ε</m:t>
          </m:r>
          <m:d>
            <m:dPr>
              <m:ctrlPr>
                <w:rPr>
                  <w:rFonts w:ascii="Cambria Math" w:hAnsi="Cambria Math"/>
                  <w:i/>
                  <w:lang w:val="en-GB"/>
                </w:rPr>
              </m:ctrlPr>
            </m:dPr>
            <m:e>
              <m:r>
                <w:rPr>
                  <w:rFonts w:ascii="Cambria Math" w:hAnsi="Cambria Math"/>
                  <w:lang w:val="en-GB"/>
                </w:rPr>
                <m:t>i,t</m:t>
              </m:r>
            </m:e>
          </m:d>
          <m:r>
            <w:rPr>
              <w:rFonts w:ascii="Cambria Math" w:hAnsi="Cambria Math"/>
              <w:lang w:val="en-GB"/>
            </w:rPr>
            <m:t>~Normal(0,</m:t>
          </m:r>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m:t>
          </m:r>
        </m:oMath>
      </m:oMathPara>
    </w:p>
    <w:p w14:paraId="6D244718" w14:textId="34AA8DC1" w:rsidR="00453088" w:rsidRDefault="00453088" w:rsidP="002509C6">
      <w:pPr>
        <w:ind w:left="0"/>
        <w:rPr>
          <w:rFonts w:eastAsiaTheme="minorEastAsia"/>
          <w:lang w:val="en-GB"/>
        </w:rPr>
      </w:pPr>
      <w:r>
        <w:rPr>
          <w:rFonts w:eastAsiaTheme="minorEastAsia"/>
          <w:lang w:val="en-GB"/>
        </w:rPr>
        <w:t>Where Score(</w:t>
      </w:r>
      <w:proofErr w:type="spellStart"/>
      <w:proofErr w:type="gramStart"/>
      <w:r>
        <w:rPr>
          <w:rFonts w:eastAsiaTheme="minorEastAsia"/>
          <w:lang w:val="en-GB"/>
        </w:rPr>
        <w:t>i,t</w:t>
      </w:r>
      <w:proofErr w:type="spellEnd"/>
      <w:proofErr w:type="gramEnd"/>
      <w:r>
        <w:rPr>
          <w:rFonts w:eastAsiaTheme="minorEastAsia"/>
          <w:lang w:val="en-GB"/>
        </w:rPr>
        <w:t>) represents the PCA1 score for each participant (</w:t>
      </w:r>
      <w:proofErr w:type="spellStart"/>
      <w:r>
        <w:rPr>
          <w:rFonts w:eastAsiaTheme="minorEastAsia"/>
          <w:lang w:val="en-GB"/>
        </w:rPr>
        <w:t>i</w:t>
      </w:r>
      <w:proofErr w:type="spellEnd"/>
      <w:r>
        <w:rPr>
          <w:rFonts w:eastAsiaTheme="minorEastAsia"/>
          <w:lang w:val="en-GB"/>
        </w:rPr>
        <w:t xml:space="preserve">), </w:t>
      </w:r>
      <m:oMath>
        <m:r>
          <w:rPr>
            <w:rFonts w:ascii="Cambria Math" w:hAnsi="Cambria Math"/>
            <w:lang w:val="en-GB"/>
          </w:rPr>
          <m:t>γ</m:t>
        </m:r>
        <m:d>
          <m:dPr>
            <m:ctrlPr>
              <w:rPr>
                <w:rFonts w:ascii="Cambria Math" w:hAnsi="Cambria Math"/>
                <w:i/>
                <w:lang w:val="en-GB"/>
              </w:rPr>
            </m:ctrlPr>
          </m:dPr>
          <m:e>
            <m:r>
              <w:rPr>
                <w:rFonts w:ascii="Cambria Math" w:hAnsi="Cambria Math"/>
                <w:lang w:val="en-GB"/>
              </w:rPr>
              <m:t>i</m:t>
            </m:r>
          </m:e>
        </m:d>
      </m:oMath>
      <w:r>
        <w:rPr>
          <w:rFonts w:eastAsiaTheme="minorEastAsia"/>
          <w:lang w:val="en-GB"/>
        </w:rPr>
        <w:t xml:space="preserve"> indicates the random effect, </w:t>
      </w:r>
      <m:oMath>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0</m:t>
            </m:r>
          </m:sub>
        </m:sSub>
      </m:oMath>
      <w:r>
        <w:rPr>
          <w:rFonts w:eastAsiaTheme="minorEastAsia"/>
          <w:lang w:val="en-GB"/>
        </w:rPr>
        <w:t xml:space="preserve"> is the intercept, and </w:t>
      </w:r>
      <m:oMath>
        <m:r>
          <w:rPr>
            <w:rFonts w:ascii="Cambria Math" w:hAnsi="Cambria Math"/>
            <w:lang w:val="en-GB"/>
          </w:rPr>
          <m:t xml:space="preserve">ε </m:t>
        </m:r>
        <m:d>
          <m:dPr>
            <m:ctrlPr>
              <w:rPr>
                <w:rFonts w:ascii="Cambria Math" w:hAnsi="Cambria Math"/>
                <w:i/>
                <w:lang w:val="en-GB"/>
              </w:rPr>
            </m:ctrlPr>
          </m:dPr>
          <m:e>
            <m:r>
              <w:rPr>
                <w:rFonts w:ascii="Cambria Math" w:hAnsi="Cambria Math"/>
                <w:lang w:val="en-GB"/>
              </w:rPr>
              <m:t>i,t</m:t>
            </m:r>
          </m:e>
        </m:d>
      </m:oMath>
      <w:r>
        <w:rPr>
          <w:rFonts w:eastAsiaTheme="minorEastAsia"/>
          <w:lang w:val="en-GB"/>
        </w:rPr>
        <w:t xml:space="preserve"> represents the error term.</w:t>
      </w:r>
      <w:r w:rsidR="00AA4EBF">
        <w:rPr>
          <w:rFonts w:eastAsiaTheme="minorEastAsia"/>
          <w:lang w:val="en-GB"/>
        </w:rPr>
        <w:t xml:space="preserve"> </w:t>
      </w:r>
      <w:r w:rsidR="007C45FE">
        <w:rPr>
          <w:rFonts w:eastAsiaTheme="minorEastAsia"/>
          <w:lang w:val="en-GB"/>
        </w:rPr>
        <w:t xml:space="preserve">Severity levels were classified according to the PCA score percentiles. </w:t>
      </w:r>
    </w:p>
    <w:p w14:paraId="79CC431E" w14:textId="2C37C9E4" w:rsidR="00B73A65" w:rsidRDefault="00B73A65" w:rsidP="002509C6">
      <w:pPr>
        <w:ind w:left="0"/>
        <w:rPr>
          <w:rFonts w:eastAsiaTheme="minorEastAsia"/>
          <w:lang w:val="en-GB"/>
        </w:rPr>
      </w:pPr>
    </w:p>
    <w:p w14:paraId="7348EA32" w14:textId="4F4D6D1C" w:rsidR="00B73A65" w:rsidRDefault="00B73A65" w:rsidP="002509C6">
      <w:pPr>
        <w:ind w:left="0"/>
        <w:rPr>
          <w:rFonts w:eastAsiaTheme="minorEastAsia"/>
          <w:lang w:val="en-GB"/>
        </w:rPr>
      </w:pPr>
    </w:p>
    <w:p w14:paraId="493B1A21" w14:textId="1AB724B5" w:rsidR="00B73A65" w:rsidRPr="008140FF" w:rsidRDefault="00B73A65" w:rsidP="002509C6">
      <w:pPr>
        <w:ind w:left="0"/>
      </w:pPr>
      <w:commentRangeStart w:id="2"/>
      <w:commentRangeEnd w:id="2"/>
      <w:r>
        <w:rPr>
          <w:rStyle w:val="CommentReference"/>
        </w:rPr>
        <w:commentReference w:id="2"/>
      </w:r>
    </w:p>
    <w:p w14:paraId="1ECF15FD" w14:textId="0F5BBEB0" w:rsidR="002509C6" w:rsidRPr="00776208" w:rsidRDefault="002509C6" w:rsidP="002509C6">
      <w:pPr>
        <w:ind w:left="0"/>
        <w:rPr>
          <w:b/>
          <w:bCs/>
          <w:sz w:val="24"/>
          <w:szCs w:val="24"/>
          <w:lang w:val="en-GB"/>
        </w:rPr>
      </w:pPr>
      <w:r w:rsidRPr="00776208">
        <w:rPr>
          <w:b/>
          <w:bCs/>
          <w:sz w:val="24"/>
          <w:szCs w:val="24"/>
          <w:lang w:val="en-GB"/>
        </w:rPr>
        <w:t>Results</w:t>
      </w:r>
    </w:p>
    <w:p w14:paraId="4DAF1810" w14:textId="2DD93D34" w:rsidR="002509C6" w:rsidRPr="00776208" w:rsidRDefault="002509C6" w:rsidP="002509C6">
      <w:pPr>
        <w:ind w:left="0"/>
        <w:rPr>
          <w:b/>
          <w:bCs/>
          <w:sz w:val="24"/>
          <w:szCs w:val="24"/>
          <w:lang w:val="en-GB"/>
        </w:rPr>
      </w:pPr>
      <w:r w:rsidRPr="00776208">
        <w:rPr>
          <w:b/>
          <w:bCs/>
          <w:sz w:val="24"/>
          <w:szCs w:val="24"/>
          <w:lang w:val="en-GB"/>
        </w:rPr>
        <w:t>Discussion</w:t>
      </w:r>
    </w:p>
    <w:p w14:paraId="020DAD5D" w14:textId="3EAFE26F" w:rsidR="002509C6" w:rsidRPr="00776208" w:rsidRDefault="002509C6" w:rsidP="002509C6">
      <w:pPr>
        <w:ind w:left="0"/>
        <w:rPr>
          <w:b/>
          <w:bCs/>
          <w:sz w:val="24"/>
          <w:szCs w:val="24"/>
          <w:lang w:val="en-GB"/>
        </w:rPr>
      </w:pPr>
      <w:r w:rsidRPr="00776208">
        <w:rPr>
          <w:b/>
          <w:bCs/>
          <w:sz w:val="24"/>
          <w:szCs w:val="24"/>
          <w:lang w:val="en-GB"/>
        </w:rPr>
        <w:t>Conclusion</w:t>
      </w:r>
    </w:p>
    <w:p w14:paraId="29EED668" w14:textId="7C8E8201" w:rsidR="002509C6" w:rsidRPr="00776208" w:rsidRDefault="002509C6" w:rsidP="002509C6">
      <w:pPr>
        <w:ind w:left="0"/>
        <w:rPr>
          <w:b/>
          <w:bCs/>
          <w:sz w:val="24"/>
          <w:szCs w:val="24"/>
          <w:lang w:val="en-GB"/>
        </w:rPr>
      </w:pPr>
      <w:r w:rsidRPr="00776208">
        <w:rPr>
          <w:b/>
          <w:bCs/>
          <w:sz w:val="24"/>
          <w:szCs w:val="24"/>
          <w:lang w:val="en-GB"/>
        </w:rPr>
        <w:t>References</w:t>
      </w:r>
    </w:p>
    <w:p w14:paraId="638B2B23" w14:textId="77777777" w:rsidR="009C4253" w:rsidRPr="009C4253" w:rsidRDefault="00173635" w:rsidP="009C4253">
      <w:pPr>
        <w:pStyle w:val="Bibliography"/>
        <w:rPr>
          <w:rFonts w:ascii="Calibri" w:hAnsi="Calibri" w:cs="Calibri"/>
          <w:sz w:val="24"/>
        </w:rPr>
      </w:pPr>
      <w:r w:rsidRPr="00776208">
        <w:rPr>
          <w:b/>
          <w:bCs/>
          <w:lang w:val="en-GB"/>
        </w:rPr>
        <w:lastRenderedPageBreak/>
        <w:fldChar w:fldCharType="begin"/>
      </w:r>
      <w:r w:rsidR="003A1602" w:rsidRPr="00776208">
        <w:rPr>
          <w:b/>
          <w:bCs/>
          <w:lang w:val="en-GB"/>
        </w:rPr>
        <w:instrText xml:space="preserve"> ADDIN ZOTERO_BIBL {"uncited":[],"omitted":[],"custom":[]} CSL_BIBLIOGRAPHY </w:instrText>
      </w:r>
      <w:r w:rsidRPr="00776208">
        <w:rPr>
          <w:b/>
          <w:bCs/>
          <w:lang w:val="en-GB"/>
        </w:rPr>
        <w:fldChar w:fldCharType="separate"/>
      </w:r>
      <w:r w:rsidR="009C4253" w:rsidRPr="009C4253">
        <w:rPr>
          <w:rFonts w:ascii="Calibri" w:hAnsi="Calibri" w:cs="Calibri"/>
          <w:sz w:val="24"/>
        </w:rPr>
        <w:t xml:space="preserve">1. </w:t>
      </w:r>
      <w:r w:rsidR="009C4253" w:rsidRPr="009C4253">
        <w:rPr>
          <w:rFonts w:ascii="Calibri" w:hAnsi="Calibri" w:cs="Calibri"/>
          <w:sz w:val="24"/>
        </w:rPr>
        <w:tab/>
        <w:t>WHO. COVID-19 continues to disrupt essential health services in 90% of countries [Internet]. 2021 [cited 2022 Feb 5]. Available from: https://www.who.int/news/item/23-04-2021-covid-19-continues-to-disrupt-essential-health-services-in-90-of-countries</w:t>
      </w:r>
    </w:p>
    <w:p w14:paraId="6D02CF14"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2. </w:t>
      </w:r>
      <w:r w:rsidRPr="009C4253">
        <w:rPr>
          <w:rFonts w:ascii="Calibri" w:hAnsi="Calibri" w:cs="Calibri"/>
          <w:sz w:val="24"/>
        </w:rPr>
        <w:tab/>
        <w:t xml:space="preserve">Ledford H. Do vaccines protect against long COVID? What the data say. Nature. 2021 Nov 23;599(7886):546–8. </w:t>
      </w:r>
    </w:p>
    <w:p w14:paraId="1FCF2BA7"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3. </w:t>
      </w:r>
      <w:r w:rsidRPr="009C4253">
        <w:rPr>
          <w:rFonts w:ascii="Calibri" w:hAnsi="Calibri" w:cs="Calibri"/>
          <w:sz w:val="24"/>
        </w:rPr>
        <w:tab/>
        <w:t xml:space="preserve">Sudre CH, Murray B, Varsavsky T, Graham MS, Penfold RS, Bowyer RC, et al. Attributes and predictors of long COVID. Nat Med. 2021 Apr;27(4):626–31. </w:t>
      </w:r>
    </w:p>
    <w:p w14:paraId="69CA6308"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4. </w:t>
      </w:r>
      <w:r w:rsidRPr="009C4253">
        <w:rPr>
          <w:rFonts w:ascii="Calibri" w:hAnsi="Calibri" w:cs="Calibri"/>
          <w:sz w:val="24"/>
        </w:rPr>
        <w:tab/>
        <w:t xml:space="preserve">Crook H, Raza S, Nowell J, Young M, Edison P. Long covid—mechanisms, risk factors, and management. BMJ. 2021 Jul 26;n1648. </w:t>
      </w:r>
    </w:p>
    <w:p w14:paraId="1446210C"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5. </w:t>
      </w:r>
      <w:r w:rsidRPr="009C4253">
        <w:rPr>
          <w:rFonts w:ascii="Calibri" w:hAnsi="Calibri" w:cs="Calibri"/>
          <w:sz w:val="24"/>
        </w:rPr>
        <w:tab/>
        <w:t xml:space="preserve">Huang Y, Pinto MD, Borelli JL, Mehrabadi MA, Abrihim H, Dutt N, et al. COVID Symptoms, Symptom Clusters, and Predictors for Becoming a Long-Hauler: Looking for Clarity in the Haze of the Pandemic. medRxiv. 2021 Mar 5;2021.03.03.21252086. </w:t>
      </w:r>
    </w:p>
    <w:p w14:paraId="616E757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6. </w:t>
      </w:r>
      <w:r w:rsidRPr="009C4253">
        <w:rPr>
          <w:rFonts w:ascii="Calibri" w:hAnsi="Calibri" w:cs="Calibri"/>
          <w:sz w:val="24"/>
        </w:rPr>
        <w:tab/>
        <w:t>NIHR. Living with Covid19 – Second review [Internet]. NIHR Evidence. 2021 [cited 2022 Feb 5]. Available from: https://evidence.nihr.ac.uk/themedreview/living-with-covid19-second-review/</w:t>
      </w:r>
    </w:p>
    <w:p w14:paraId="659E3C16"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7. </w:t>
      </w:r>
      <w:r w:rsidRPr="009C4253">
        <w:rPr>
          <w:rFonts w:ascii="Calibri" w:hAnsi="Calibri" w:cs="Calibri"/>
          <w:sz w:val="24"/>
        </w:rPr>
        <w:tab/>
        <w:t xml:space="preserve">Kondratiuk AL, Pillay TD, Kon OM, Lalvani A. A conceptual framework to accelerate the clinical impact of evolving research into long COVID. The Lancet Infectious Diseases. 2021 Jun 1;21(6):756–7. </w:t>
      </w:r>
    </w:p>
    <w:p w14:paraId="0274059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8. </w:t>
      </w:r>
      <w:r w:rsidRPr="009C4253">
        <w:rPr>
          <w:rFonts w:ascii="Calibri" w:hAnsi="Calibri" w:cs="Calibri"/>
          <w:sz w:val="24"/>
        </w:rPr>
        <w:tab/>
        <w:t>Munblit D, O’Hara ME, Akrami A, Perego E, Olliaro P, Needham DM. Long COVID: aiming for a consensus. The Lancet Respiratory Medicine [Internet]. 2022 May 4 [cited 2022 Jun 7];0(0). Available from: https://www.thelancet.com/journals/lanres/article/PIIS2213-2600(22)00135-7/fulltext</w:t>
      </w:r>
    </w:p>
    <w:p w14:paraId="380827E9"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9. </w:t>
      </w:r>
      <w:r w:rsidRPr="009C4253">
        <w:rPr>
          <w:rFonts w:ascii="Calibri" w:hAnsi="Calibri" w:cs="Calibri"/>
          <w:sz w:val="24"/>
        </w:rPr>
        <w:tab/>
        <w:t xml:space="preserve">Jolliffe IT. Principal Component Analysis. Springer Science &amp; Business Media; 2013. 283 p. </w:t>
      </w:r>
    </w:p>
    <w:p w14:paraId="2BEFE140"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0. </w:t>
      </w:r>
      <w:r w:rsidRPr="009C4253">
        <w:rPr>
          <w:rFonts w:ascii="Calibri" w:hAnsi="Calibri" w:cs="Calibri"/>
          <w:sz w:val="24"/>
        </w:rPr>
        <w:tab/>
        <w:t xml:space="preserve">Sarker IH. Machine Learning: Algorithms, Real-World Applications and Research Directions. SN COMPUT SCI. 2021 Mar 22;2(3):160. </w:t>
      </w:r>
    </w:p>
    <w:p w14:paraId="2CA1294C"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1. </w:t>
      </w:r>
      <w:r w:rsidRPr="009C4253">
        <w:rPr>
          <w:rFonts w:ascii="Calibri" w:hAnsi="Calibri" w:cs="Calibri"/>
          <w:sz w:val="24"/>
        </w:rPr>
        <w:tab/>
        <w:t xml:space="preserve">Kawachi I, Otaka H, Iwasaki K, Takeshima T, Ueda K. A Principal Component Analysis Approach to Estimate the Disability Status for Patients with Multiple Sclerosis Using Japanese Claims Data. Neurol Ther. 2022 Mar 1;11(1):385–96. </w:t>
      </w:r>
    </w:p>
    <w:p w14:paraId="3DBA024E"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2. </w:t>
      </w:r>
      <w:r w:rsidRPr="009C4253">
        <w:rPr>
          <w:rFonts w:ascii="Calibri" w:hAnsi="Calibri" w:cs="Calibri"/>
          <w:sz w:val="24"/>
        </w:rPr>
        <w:tab/>
        <w:t xml:space="preserve">Wu EQ, Birnbaum HG, Cifaldi M, Kang Y, Mallet D, Colice G. Development of a COPD severity score. Current Medical Research and Opinion. 2006 Sep 1;22(9):1679–87. </w:t>
      </w:r>
    </w:p>
    <w:p w14:paraId="23F73EEF" w14:textId="77777777" w:rsidR="009C4253" w:rsidRPr="009C4253" w:rsidRDefault="009C4253" w:rsidP="009C4253">
      <w:pPr>
        <w:pStyle w:val="Bibliography"/>
        <w:rPr>
          <w:rFonts w:ascii="Calibri" w:hAnsi="Calibri" w:cs="Calibri"/>
          <w:sz w:val="24"/>
        </w:rPr>
      </w:pPr>
      <w:r w:rsidRPr="009C4253">
        <w:rPr>
          <w:rFonts w:ascii="Calibri" w:hAnsi="Calibri" w:cs="Calibri"/>
          <w:sz w:val="24"/>
        </w:rPr>
        <w:t xml:space="preserve">13. </w:t>
      </w:r>
      <w:r w:rsidRPr="009C4253">
        <w:rPr>
          <w:rFonts w:ascii="Calibri" w:hAnsi="Calibri" w:cs="Calibri"/>
          <w:sz w:val="24"/>
        </w:rPr>
        <w:tab/>
        <w:t>Principal Component Analysis in R: prcomp vs princomp - Articles - STHDA [Internet]. [cited 2020 Sep 28]. Available from: http://www.sthda.com/english/articles/31-principal-component-methods-in-r-practical-guide/118-principal-component-analysis-in-r-prcomp-vs-princomp/</w:t>
      </w:r>
    </w:p>
    <w:p w14:paraId="021E5DB9" w14:textId="37A058DC" w:rsidR="002509C6" w:rsidRPr="00776208" w:rsidRDefault="00173635" w:rsidP="002509C6">
      <w:pPr>
        <w:ind w:left="0"/>
        <w:rPr>
          <w:b/>
          <w:bCs/>
          <w:sz w:val="24"/>
          <w:szCs w:val="24"/>
          <w:lang w:val="en-GB"/>
        </w:rPr>
      </w:pPr>
      <w:r w:rsidRPr="00776208">
        <w:rPr>
          <w:b/>
          <w:bCs/>
          <w:sz w:val="24"/>
          <w:szCs w:val="24"/>
          <w:lang w:val="en-GB"/>
        </w:rPr>
        <w:lastRenderedPageBreak/>
        <w:fldChar w:fldCharType="end"/>
      </w:r>
    </w:p>
    <w:p w14:paraId="79686411" w14:textId="77777777" w:rsidR="002509C6" w:rsidRPr="00776208" w:rsidRDefault="002509C6" w:rsidP="002509C6">
      <w:pPr>
        <w:ind w:left="0"/>
        <w:rPr>
          <w:sz w:val="24"/>
          <w:szCs w:val="24"/>
          <w:lang w:val="en-GB"/>
        </w:rPr>
      </w:pPr>
    </w:p>
    <w:p w14:paraId="49F2EED9" w14:textId="77777777" w:rsidR="00517DFA" w:rsidRPr="00517DFA" w:rsidRDefault="00517DFA" w:rsidP="00517DFA">
      <w:pPr>
        <w:ind w:left="0"/>
        <w:rPr>
          <w:sz w:val="24"/>
          <w:szCs w:val="24"/>
          <w:lang w:val="en-US"/>
        </w:rPr>
      </w:pPr>
    </w:p>
    <w:p w14:paraId="3024D5F2" w14:textId="77777777" w:rsidR="00517DFA" w:rsidRPr="00517DFA" w:rsidRDefault="00517DFA" w:rsidP="00517DFA">
      <w:pPr>
        <w:ind w:left="0"/>
        <w:rPr>
          <w:sz w:val="24"/>
          <w:szCs w:val="24"/>
          <w:lang w:val="en-US"/>
        </w:rPr>
      </w:pPr>
    </w:p>
    <w:p w14:paraId="76900622" w14:textId="77777777" w:rsidR="00517DFA" w:rsidRPr="00517DFA" w:rsidRDefault="00517DFA">
      <w:pPr>
        <w:rPr>
          <w:lang w:val="en-US"/>
        </w:rPr>
      </w:pPr>
    </w:p>
    <w:sectPr w:rsidR="00517DFA" w:rsidRPr="00517DF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6-07T14:44:00Z" w:initials="ÂB">
    <w:p w14:paraId="2614F707" w14:textId="77777777" w:rsidR="009747C9" w:rsidRDefault="009747C9">
      <w:pPr>
        <w:pStyle w:val="CommentText"/>
      </w:pPr>
      <w:r>
        <w:rPr>
          <w:rStyle w:val="CommentReference"/>
        </w:rPr>
        <w:annotationRef/>
      </w:r>
      <w:hyperlink r:id="rId1" w:history="1">
        <w:r w:rsidRPr="009E59B4">
          <w:rPr>
            <w:rStyle w:val="Hyperlink"/>
          </w:rPr>
          <w:t>https://link.springer.com/article/10.1007/s40120-022-00324-0</w:t>
        </w:r>
      </w:hyperlink>
    </w:p>
    <w:p w14:paraId="0D5598D8" w14:textId="77777777" w:rsidR="009747C9" w:rsidRDefault="009747C9">
      <w:pPr>
        <w:pStyle w:val="CommentText"/>
      </w:pPr>
    </w:p>
    <w:p w14:paraId="27D54D05" w14:textId="77777777" w:rsidR="009747C9" w:rsidRDefault="009747C9" w:rsidP="009E59B4">
      <w:pPr>
        <w:pStyle w:val="CommentText"/>
      </w:pPr>
      <w:r>
        <w:t>The method used in the article in the link above can be used by us to estimate long COVID severity level. They include information on costs and healthcare utilization to estimate the score. Very interesting.</w:t>
      </w:r>
    </w:p>
  </w:comment>
  <w:comment w:id="1" w:author="Ângela Ben" w:date="2022-06-07T14:46:00Z" w:initials="ÂB">
    <w:p w14:paraId="3815A0A5" w14:textId="77777777" w:rsidR="00FB54C7" w:rsidRDefault="00FB54C7" w:rsidP="00E46592">
      <w:pPr>
        <w:pStyle w:val="CommentText"/>
      </w:pPr>
      <w:r>
        <w:rPr>
          <w:rStyle w:val="CommentReference"/>
        </w:rPr>
        <w:annotationRef/>
      </w:r>
      <w:r>
        <w:rPr>
          <w:lang w:val="en-GB"/>
        </w:rPr>
        <w:t>Do we have data on healthcare utilization?</w:t>
      </w:r>
    </w:p>
  </w:comment>
  <w:comment w:id="2" w:author="Ângela Ben" w:date="2022-06-07T15:12:00Z" w:initials="ÂB">
    <w:p w14:paraId="0719E0F1" w14:textId="77777777" w:rsidR="008E2AC8" w:rsidRDefault="00B73A65">
      <w:pPr>
        <w:pStyle w:val="CommentText"/>
      </w:pPr>
      <w:r>
        <w:rPr>
          <w:rStyle w:val="CommentReference"/>
        </w:rPr>
        <w:annotationRef/>
      </w:r>
      <w:r w:rsidR="008E2AC8">
        <w:rPr>
          <w:lang w:val="en-GB"/>
        </w:rPr>
        <w:t xml:space="preserve">This model is not supposed to be here. This is just to illustrate that the PCA1 score will be used in this model to categorize Long COVID in the possible health states (mild, mode, severe. This was updated since our last meeting. </w:t>
      </w:r>
    </w:p>
    <w:p w14:paraId="06D728A3" w14:textId="77777777" w:rsidR="008E2AC8" w:rsidRDefault="008E2AC8">
      <w:pPr>
        <w:pStyle w:val="CommentText"/>
      </w:pPr>
    </w:p>
    <w:p w14:paraId="073EB9B4" w14:textId="77777777" w:rsidR="008E2AC8" w:rsidRDefault="008E2AC8">
      <w:pPr>
        <w:pStyle w:val="CommentText"/>
      </w:pPr>
      <w:r>
        <w:rPr>
          <w:lang w:val="en-GB"/>
        </w:rPr>
        <w:t xml:space="preserve">Note that the categories of COVID 19 MILD and MODERATE were combined as data is not available for those categories separately as we've previously discussed. </w:t>
      </w:r>
    </w:p>
    <w:p w14:paraId="0C66E29E" w14:textId="77777777" w:rsidR="008E2AC8" w:rsidRDefault="008E2AC8">
      <w:pPr>
        <w:pStyle w:val="CommentText"/>
      </w:pPr>
    </w:p>
    <w:p w14:paraId="62109206" w14:textId="77777777" w:rsidR="008E2AC8" w:rsidRDefault="008E2AC8">
      <w:pPr>
        <w:pStyle w:val="CommentText"/>
      </w:pPr>
      <w:r>
        <w:rPr>
          <w:lang w:val="en-GB"/>
        </w:rPr>
        <w:t>Does the model make sense?</w:t>
      </w:r>
    </w:p>
    <w:p w14:paraId="30BEED16" w14:textId="77777777" w:rsidR="008E2AC8" w:rsidRDefault="008E2AC8">
      <w:pPr>
        <w:pStyle w:val="CommentText"/>
      </w:pPr>
    </w:p>
    <w:p w14:paraId="4F7E4064" w14:textId="77777777" w:rsidR="008E2AC8" w:rsidRDefault="008E2AC8" w:rsidP="00165FB5">
      <w:pPr>
        <w:pStyle w:val="CommentText"/>
      </w:pPr>
      <w:r>
        <w:rPr>
          <w:lang w:val="en-GB"/>
        </w:rPr>
        <w:t>We can further discuss it in our meeting next wee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D54D05" w15:done="0"/>
  <w15:commentEx w15:paraId="3815A0A5" w15:done="0"/>
  <w15:commentEx w15:paraId="4F7E40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E2E9" w16cex:dateUtc="2022-06-07T12:44:00Z"/>
  <w16cex:commentExtensible w16cex:durableId="2649E35C" w16cex:dateUtc="2022-06-07T12:46:00Z"/>
  <w16cex:commentExtensible w16cex:durableId="2649E979" w16cex:dateUtc="2022-06-07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54D05" w16cid:durableId="2649E2E9"/>
  <w16cid:commentId w16cid:paraId="3815A0A5" w16cid:durableId="2649E35C"/>
  <w16cid:commentId w16cid:paraId="4F7E4064" w16cid:durableId="2649E9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FA"/>
    <w:rsid w:val="00072FF2"/>
    <w:rsid w:val="000C20AA"/>
    <w:rsid w:val="00173635"/>
    <w:rsid w:val="001E3322"/>
    <w:rsid w:val="002509C6"/>
    <w:rsid w:val="00255478"/>
    <w:rsid w:val="002A1B9C"/>
    <w:rsid w:val="00357855"/>
    <w:rsid w:val="0037614F"/>
    <w:rsid w:val="003A1602"/>
    <w:rsid w:val="00453088"/>
    <w:rsid w:val="00464780"/>
    <w:rsid w:val="004C7F34"/>
    <w:rsid w:val="00517DFA"/>
    <w:rsid w:val="00537DB4"/>
    <w:rsid w:val="00582730"/>
    <w:rsid w:val="00752ECB"/>
    <w:rsid w:val="00770C82"/>
    <w:rsid w:val="00776208"/>
    <w:rsid w:val="007C45FE"/>
    <w:rsid w:val="007C5FA6"/>
    <w:rsid w:val="008140FF"/>
    <w:rsid w:val="008508A7"/>
    <w:rsid w:val="008E2AC8"/>
    <w:rsid w:val="009747C9"/>
    <w:rsid w:val="009A504B"/>
    <w:rsid w:val="009C4253"/>
    <w:rsid w:val="00A32511"/>
    <w:rsid w:val="00A661B9"/>
    <w:rsid w:val="00AA4EBF"/>
    <w:rsid w:val="00AF7C51"/>
    <w:rsid w:val="00B46CEE"/>
    <w:rsid w:val="00B73A65"/>
    <w:rsid w:val="00BA2823"/>
    <w:rsid w:val="00C427B9"/>
    <w:rsid w:val="00E05489"/>
    <w:rsid w:val="00E23C8A"/>
    <w:rsid w:val="00FB54C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5046D"/>
  <w15:chartTrackingRefBased/>
  <w15:docId w15:val="{DD3A6776-D15D-4CCA-8577-F9D6CA476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73635"/>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9747C9"/>
    <w:rPr>
      <w:sz w:val="16"/>
      <w:szCs w:val="16"/>
    </w:rPr>
  </w:style>
  <w:style w:type="paragraph" w:styleId="CommentText">
    <w:name w:val="annotation text"/>
    <w:basedOn w:val="Normal"/>
    <w:link w:val="CommentTextChar"/>
    <w:uiPriority w:val="99"/>
    <w:unhideWhenUsed/>
    <w:rsid w:val="009747C9"/>
    <w:pPr>
      <w:spacing w:line="240" w:lineRule="auto"/>
    </w:pPr>
    <w:rPr>
      <w:sz w:val="20"/>
      <w:szCs w:val="20"/>
    </w:rPr>
  </w:style>
  <w:style w:type="character" w:customStyle="1" w:styleId="CommentTextChar">
    <w:name w:val="Comment Text Char"/>
    <w:basedOn w:val="DefaultParagraphFont"/>
    <w:link w:val="CommentText"/>
    <w:uiPriority w:val="99"/>
    <w:rsid w:val="009747C9"/>
    <w:rPr>
      <w:sz w:val="20"/>
      <w:szCs w:val="20"/>
    </w:rPr>
  </w:style>
  <w:style w:type="paragraph" w:styleId="CommentSubject">
    <w:name w:val="annotation subject"/>
    <w:basedOn w:val="CommentText"/>
    <w:next w:val="CommentText"/>
    <w:link w:val="CommentSubjectChar"/>
    <w:uiPriority w:val="99"/>
    <w:semiHidden/>
    <w:unhideWhenUsed/>
    <w:rsid w:val="009747C9"/>
    <w:rPr>
      <w:b/>
      <w:bCs/>
    </w:rPr>
  </w:style>
  <w:style w:type="character" w:customStyle="1" w:styleId="CommentSubjectChar">
    <w:name w:val="Comment Subject Char"/>
    <w:basedOn w:val="CommentTextChar"/>
    <w:link w:val="CommentSubject"/>
    <w:uiPriority w:val="99"/>
    <w:semiHidden/>
    <w:rsid w:val="009747C9"/>
    <w:rPr>
      <w:b/>
      <w:bCs/>
      <w:sz w:val="20"/>
      <w:szCs w:val="20"/>
    </w:rPr>
  </w:style>
  <w:style w:type="character" w:styleId="Hyperlink">
    <w:name w:val="Hyperlink"/>
    <w:basedOn w:val="DefaultParagraphFont"/>
    <w:uiPriority w:val="99"/>
    <w:unhideWhenUsed/>
    <w:rsid w:val="009747C9"/>
    <w:rPr>
      <w:color w:val="0563C1" w:themeColor="hyperlink"/>
      <w:u w:val="single"/>
    </w:rPr>
  </w:style>
  <w:style w:type="character" w:styleId="UnresolvedMention">
    <w:name w:val="Unresolved Mention"/>
    <w:basedOn w:val="DefaultParagraphFont"/>
    <w:uiPriority w:val="99"/>
    <w:semiHidden/>
    <w:unhideWhenUsed/>
    <w:rsid w:val="009747C9"/>
    <w:rPr>
      <w:color w:val="605E5C"/>
      <w:shd w:val="clear" w:color="auto" w:fill="E1DFDD"/>
    </w:rPr>
  </w:style>
  <w:style w:type="character" w:styleId="PlaceholderText">
    <w:name w:val="Placeholder Text"/>
    <w:basedOn w:val="DefaultParagraphFont"/>
    <w:uiPriority w:val="99"/>
    <w:semiHidden/>
    <w:rsid w:val="00AF7C51"/>
    <w:rPr>
      <w:color w:val="808080"/>
    </w:rPr>
  </w:style>
  <w:style w:type="paragraph" w:customStyle="1" w:styleId="pf0">
    <w:name w:val="pf0"/>
    <w:basedOn w:val="Normal"/>
    <w:rsid w:val="00B73A65"/>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customStyle="1" w:styleId="cf01">
    <w:name w:val="cf01"/>
    <w:basedOn w:val="DefaultParagraphFont"/>
    <w:rsid w:val="00B73A65"/>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187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40120-022-00324-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Pages>
  <Words>7671</Words>
  <Characters>43725</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2</cp:revision>
  <dcterms:created xsi:type="dcterms:W3CDTF">2022-06-30T07:51:00Z</dcterms:created>
  <dcterms:modified xsi:type="dcterms:W3CDTF">2022-06-30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QnInsmT"/&gt;&lt;style id="http://www.zotero.org/styles/medical-care" hasBibliography="1" bibliographyStyleHasBeenSet="1"/&gt;&lt;prefs&gt;&lt;pref name="fieldType" value="Field"/&gt;&lt;/prefs&gt;&lt;/data&gt;</vt:lpwstr>
  </property>
</Properties>
</file>